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83A6DF7"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2E8EF002"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on both a control chow (% kcals in diet: Protein 22%, Carbohydrate 62%, Fat 16%, no cholesterol) and high fat high sucrose (% kcals in diet: Protein 15%, Carbohydrate 41%, Fat 45%, 0.05% cholesterol)</w:t>
      </w:r>
      <w:r w:rsidRPr="00ED20ED">
        <w:rPr>
          <w:color w:val="000000" w:themeColor="text1"/>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proofErr w:type="gramStart"/>
      <w:r w:rsidR="00DD4486" w:rsidRPr="00ED20ED">
        <w:rPr>
          <w:color w:val="000000" w:themeColor="text1"/>
        </w:rPr>
        <w:t>diversity</w:t>
      </w:r>
      <w:proofErr w:type="gramEnd"/>
      <w:r w:rsidR="00DD4486" w:rsidRPr="00ED20ED">
        <w:rPr>
          <w:color w:val="000000" w:themeColor="text1"/>
        </w:rPr>
        <w:t xml:space="preserve"> o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and 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w:t>
      </w:r>
      <w:r w:rsidR="003D15EA" w:rsidRPr="00ED20ED">
        <w:rPr>
          <w:color w:val="000000" w:themeColor="text1"/>
        </w:rPr>
        <w:lastRenderedPageBreak/>
        <w:t>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70730DC1"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w:t>
      </w:r>
      <w:r w:rsidR="00E87222" w:rsidRPr="00ED20ED">
        <w:rPr>
          <w:color w:val="000000" w:themeColor="text1"/>
        </w:rPr>
        <w:t xml:space="preserve"> and Table 1</w:t>
      </w:r>
      <w:r w:rsidRPr="00ED20ED">
        <w:rPr>
          <w:color w:val="000000" w:themeColor="text1"/>
        </w:rPr>
        <w:t>,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2E22EC2F"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bookmarkStart w:id="0" w:name="_GoBack"/>
      <w:bookmarkEnd w:id="0"/>
      <w:r w:rsidR="00626C87" w:rsidRPr="00ED20ED">
        <w:rPr>
          <w:color w:val="000000" w:themeColor="text1"/>
        </w:rPr>
        <w:t>.</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0ED47E9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by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 xml:space="preserve">As this is a secondary data analysis, we are unable to evaluate differences in calcium-regulatory </w:t>
      </w:r>
      <w:r w:rsidR="00DE1510" w:rsidRPr="00ED20ED">
        <w:rPr>
          <w:color w:val="000000" w:themeColor="text1"/>
        </w:rPr>
        <w:lastRenderedPageBreak/>
        <w:t>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B649ED5" w:rsidR="002B2A55" w:rsidRPr="00ED20ED" w:rsidRDefault="002B2A55" w:rsidP="002B2A55">
      <w:pPr>
        <w:rPr>
          <w:color w:val="000000" w:themeColor="text1"/>
        </w:rPr>
      </w:pPr>
      <w:r w:rsidRPr="00ED20ED">
        <w:rPr>
          <w:color w:val="000000" w:themeColor="text1"/>
        </w:rP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R01GM07068)</w:t>
      </w:r>
      <w:r w:rsidR="007E0FE5" w:rsidRPr="00ED20ED">
        <w:rPr>
          <w:color w:val="000000" w:themeColor="text1"/>
        </w:rPr>
        <w:t xml:space="preserve">, </w:t>
      </w:r>
      <w:r w:rsidRPr="00ED20ED">
        <w:rPr>
          <w:color w:val="000000" w:themeColor="text1"/>
        </w:rPr>
        <w:t>the Undergraduate Research Opportunity Program (UROP to KL)</w:t>
      </w:r>
      <w:r w:rsidR="00D64C35" w:rsidRPr="00ED20ED">
        <w:rPr>
          <w:color w:val="000000" w:themeColor="text1"/>
        </w:rPr>
        <w:t xml:space="preserve">, and a Pilot and Feasibility Grant from the Jackson </w:t>
      </w:r>
      <w:r w:rsidR="00B813AA" w:rsidRPr="00ED20ED">
        <w:rPr>
          <w:color w:val="000000" w:themeColor="text1"/>
        </w:rPr>
        <w:t>Laboratory</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w:t>
      </w:r>
      <w:r w:rsidR="005463C6" w:rsidRPr="00ED20ED">
        <w:rPr>
          <w:rFonts w:ascii="Calibri" w:cs="Calibri"/>
          <w:color w:val="000000" w:themeColor="text1"/>
        </w:rPr>
        <w:lastRenderedPageBreak/>
        <w:t xml:space="preserve">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w:t>
      </w:r>
      <w:r w:rsidRPr="00ED20ED">
        <w:rPr>
          <w:rFonts w:ascii="Calibri" w:cs="Calibri"/>
          <w:color w:val="000000" w:themeColor="text1"/>
        </w:rPr>
        <w:lastRenderedPageBreak/>
        <w:t xml:space="preserve">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515F243A" w14:textId="48D06642" w:rsidR="00B66305" w:rsidRPr="00ED20ED" w:rsidRDefault="00B66305" w:rsidP="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30B6015D" w14:textId="5951758E" w:rsidR="00B66305" w:rsidRPr="00ED20ED" w:rsidRDefault="00B66305">
      <w:pPr>
        <w:rPr>
          <w:color w:val="000000" w:themeColor="text1"/>
        </w:rPr>
      </w:pPr>
    </w:p>
    <w:p w14:paraId="2EAC63E0" w14:textId="0400F2F2" w:rsidR="00810119" w:rsidRPr="00ED20ED" w:rsidRDefault="00810119" w:rsidP="00810119">
      <w:pPr>
        <w:rPr>
          <w:color w:val="000000" w:themeColor="text1"/>
        </w:rPr>
      </w:pPr>
      <w:r w:rsidRPr="00ED20ED">
        <w:rPr>
          <w:b/>
          <w:color w:val="000000" w:themeColor="text1"/>
        </w:rPr>
        <w:t>Supplementary Figure 1: Cholesterol levels are stable across time in diversity outbred mice.</w:t>
      </w:r>
      <w:r w:rsidRPr="00ED20ED">
        <w:rPr>
          <w:color w:val="000000" w:themeColor="text1"/>
        </w:rPr>
        <w:t xml:space="preserve">  Average cholesterol levels, and levels measured at 8 and 19 weeks, stratified by sex and diet.</w:t>
      </w:r>
    </w:p>
    <w:p w14:paraId="216521C8" w14:textId="77777777" w:rsidR="00810119" w:rsidRPr="00ED20ED" w:rsidRDefault="00810119" w:rsidP="00810119">
      <w:pPr>
        <w:rPr>
          <w:b/>
          <w:color w:val="000000" w:themeColor="text1"/>
        </w:rPr>
      </w:pPr>
    </w:p>
    <w:p w14:paraId="733FCD35" w14:textId="5CA3315B" w:rsidR="00810119" w:rsidRPr="00ED20ED" w:rsidRDefault="00810119" w:rsidP="00810119">
      <w:pPr>
        <w:rPr>
          <w:color w:val="000000" w:themeColor="text1"/>
        </w:rPr>
      </w:pPr>
      <w:r w:rsidRPr="00ED20ED">
        <w:rPr>
          <w:b/>
          <w:color w:val="000000" w:themeColor="text1"/>
        </w:rPr>
        <w:t>Supplementary Figure 2: Calcium is not strongly associated with diet, sex or bone mass/density in diversity outbred mice.</w:t>
      </w:r>
      <w:r w:rsidRPr="00ED20ED">
        <w:rPr>
          <w:color w:val="000000" w:themeColor="text1"/>
        </w:rPr>
        <w:t xml:space="preserve">  A) Violin plot of calcium levels at 19 weeks across diets and sex. Sex and diet stratified scatter plots of </w:t>
      </w:r>
      <w:r w:rsidR="002B44E1" w:rsidRPr="00ED20ED">
        <w:rPr>
          <w:color w:val="000000" w:themeColor="text1"/>
        </w:rPr>
        <w:t>HDL cholesterol (B) and non-HDL cholesterol (C as a proxy for LDL-C)</w:t>
      </w:r>
      <w:r w:rsidR="004F2822" w:rsidRPr="00ED20ED">
        <w:rPr>
          <w:color w:val="000000" w:themeColor="text1"/>
        </w:rPr>
        <w:t xml:space="preserve"> and their relationships with serum calcium at 19 weeks</w:t>
      </w:r>
      <w:r w:rsidR="002B44E1" w:rsidRPr="00ED20ED">
        <w:rPr>
          <w:color w:val="000000" w:themeColor="text1"/>
        </w:rPr>
        <w:t xml:space="preserve">.  </w:t>
      </w:r>
      <w:r w:rsidR="004F2822" w:rsidRPr="00ED20ED">
        <w:rPr>
          <w:color w:val="000000" w:themeColor="text1"/>
        </w:rPr>
        <w:t xml:space="preserve">Scatter plots of the relationships between </w:t>
      </w:r>
      <w:r w:rsidRPr="00ED20ED">
        <w:rPr>
          <w:color w:val="000000" w:themeColor="text1"/>
        </w:rPr>
        <w:t>bone mineral content (</w:t>
      </w:r>
      <w:r w:rsidR="004F2822" w:rsidRPr="00ED20ED">
        <w:rPr>
          <w:color w:val="000000" w:themeColor="text1"/>
        </w:rPr>
        <w:t>D</w:t>
      </w:r>
      <w:r w:rsidRPr="00ED20ED">
        <w:rPr>
          <w:color w:val="000000" w:themeColor="text1"/>
        </w:rPr>
        <w:t>) and bone density (</w:t>
      </w:r>
      <w:r w:rsidR="004F2822" w:rsidRPr="00ED20ED">
        <w:rPr>
          <w:color w:val="000000" w:themeColor="text1"/>
        </w:rPr>
        <w:t>E</w:t>
      </w:r>
      <w:r w:rsidRPr="00ED20ED">
        <w:rPr>
          <w:color w:val="000000" w:themeColor="text1"/>
        </w:rPr>
        <w:t>) via DEXA scan and their relationships with cholesterol levels at 19 weeks.</w:t>
      </w:r>
      <w:r w:rsidR="00D554CB" w:rsidRPr="00ED20ED">
        <w:rPr>
          <w:color w:val="000000" w:themeColor="text1"/>
        </w:rPr>
        <w:t xml:space="preserve">  </w:t>
      </w:r>
      <w:r w:rsidR="00EF0138" w:rsidRPr="00ED20ED">
        <w:rPr>
          <w:color w:val="000000" w:themeColor="text1"/>
        </w:rPr>
        <w:t xml:space="preserve">For A, the p values represent the significance of diet and sex from a multivariate </w:t>
      </w:r>
      <w:r w:rsidR="001B04BF" w:rsidRPr="00ED20ED">
        <w:rPr>
          <w:color w:val="000000" w:themeColor="text1"/>
        </w:rPr>
        <w:t xml:space="preserve">linear </w:t>
      </w:r>
      <w:r w:rsidR="00EF0138" w:rsidRPr="00ED20ED">
        <w:rPr>
          <w:color w:val="000000" w:themeColor="text1"/>
        </w:rPr>
        <w:t xml:space="preserve">model.  </w:t>
      </w:r>
      <w:r w:rsidR="00D554CB" w:rsidRPr="00ED20ED">
        <w:rPr>
          <w:color w:val="000000" w:themeColor="text1"/>
        </w:rPr>
        <w:t xml:space="preserve">For </w:t>
      </w:r>
      <w:r w:rsidR="004F2822" w:rsidRPr="00ED20ED">
        <w:rPr>
          <w:color w:val="000000" w:themeColor="text1"/>
        </w:rPr>
        <w:t>panels B-D</w:t>
      </w:r>
      <w:r w:rsidR="00D554CB" w:rsidRPr="00ED20ED">
        <w:rPr>
          <w:color w:val="000000" w:themeColor="text1"/>
        </w:rPr>
        <w:t>, p values ind</w:t>
      </w:r>
      <w:r w:rsidR="00EF0138" w:rsidRPr="00ED20ED">
        <w:rPr>
          <w:color w:val="000000" w:themeColor="text1"/>
        </w:rPr>
        <w:t xml:space="preserve">icate the significance for the diet and sex adjusted relationship between cholesterol and </w:t>
      </w:r>
      <w:r w:rsidR="004F2822" w:rsidRPr="00ED20ED">
        <w:rPr>
          <w:color w:val="000000" w:themeColor="text1"/>
        </w:rPr>
        <w:t>the outcome</w:t>
      </w:r>
      <w:r w:rsidR="001B04BF" w:rsidRPr="00ED20ED">
        <w:rPr>
          <w:color w:val="000000" w:themeColor="text1"/>
        </w:rPr>
        <w:t xml:space="preserve"> from a multivariate linear model</w:t>
      </w:r>
      <w:r w:rsidR="00EF0138" w:rsidRPr="00ED20ED">
        <w:rPr>
          <w:color w:val="000000" w:themeColor="text1"/>
        </w:rPr>
        <w:t>.</w:t>
      </w:r>
    </w:p>
    <w:p w14:paraId="2517B1DD" w14:textId="77777777" w:rsidR="00810119" w:rsidRPr="00ED20ED" w:rsidRDefault="00810119">
      <w:pPr>
        <w:rPr>
          <w:color w:val="000000" w:themeColor="text1"/>
        </w:rPr>
      </w:pP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85B73"/>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B85B7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85B73"/>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72B1F-C89D-E74F-87E6-A40BF5B2D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3</Pages>
  <Words>23997</Words>
  <Characters>136788</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7</cp:revision>
  <dcterms:created xsi:type="dcterms:W3CDTF">2022-11-27T15:44:00Z</dcterms:created>
  <dcterms:modified xsi:type="dcterms:W3CDTF">2023-11-0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